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-511991792"/>
        <w:docPartObj>
          <w:docPartGallery w:val="Cover Pages"/>
          <w:docPartUnique/>
        </w:docPartObj>
      </w:sdtPr>
      <w:sdtEndPr/>
      <w:sdtContent>
        <w:p w14:paraId="479D2F76" w14:textId="28917EE8" w:rsidR="00162242" w:rsidRDefault="00162242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62336" behindDoc="0" locked="0" layoutInCell="1" allowOverlap="1" wp14:anchorId="7432970F" wp14:editId="53DA1F72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45745</wp:posOffset>
                        </wp:positionV>
                      </mc:Fallback>
                    </mc:AlternateContent>
                    <wp:extent cx="7315200" cy="1215391"/>
                    <wp:effectExtent l="0" t="0" r="1270" b="1905"/>
                    <wp:wrapNone/>
                    <wp:docPr id="149" name="Group 149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7315200" cy="1215391"/>
                              <a:chOff x="0" y="-1"/>
                              <a:chExt cx="7315200" cy="1216153"/>
                            </a:xfrm>
                          </wpg:grpSpPr>
                          <wps:wsp>
                            <wps:cNvPr id="150" name="Rectangle 51"/>
                            <wps:cNvSpPr/>
                            <wps:spPr>
                              <a:xfrm>
                                <a:off x="0" y="-1"/>
                                <a:ext cx="7315200" cy="1130373"/>
                              </a:xfrm>
                              <a:custGeom>
                                <a:avLst/>
                                <a:gdLst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0 w 7312660"/>
                                  <a:gd name="connsiteY3" fmla="*/ 1215390 h 1215390"/>
                                  <a:gd name="connsiteX4" fmla="*/ 0 w 7312660"/>
                                  <a:gd name="connsiteY4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67125 w 7312660"/>
                                  <a:gd name="connsiteY3" fmla="*/ 120967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215390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0 w 7312660"/>
                                  <a:gd name="connsiteY0" fmla="*/ 0 h 1215390"/>
                                  <a:gd name="connsiteX1" fmla="*/ 7312660 w 7312660"/>
                                  <a:gd name="connsiteY1" fmla="*/ 0 h 1215390"/>
                                  <a:gd name="connsiteX2" fmla="*/ 7312660 w 7312660"/>
                                  <a:gd name="connsiteY2" fmla="*/ 1129665 h 1215390"/>
                                  <a:gd name="connsiteX3" fmla="*/ 3619500 w 7312660"/>
                                  <a:gd name="connsiteY3" fmla="*/ 733425 h 1215390"/>
                                  <a:gd name="connsiteX4" fmla="*/ 0 w 7312660"/>
                                  <a:gd name="connsiteY4" fmla="*/ 1215390 h 1215390"/>
                                  <a:gd name="connsiteX5" fmla="*/ 0 w 7312660"/>
                                  <a:gd name="connsiteY5" fmla="*/ 0 h 1215390"/>
                                  <a:gd name="connsiteX0" fmla="*/ 9525 w 7322185"/>
                                  <a:gd name="connsiteY0" fmla="*/ 0 h 1129665"/>
                                  <a:gd name="connsiteX1" fmla="*/ 7322185 w 7322185"/>
                                  <a:gd name="connsiteY1" fmla="*/ 0 h 1129665"/>
                                  <a:gd name="connsiteX2" fmla="*/ 7322185 w 7322185"/>
                                  <a:gd name="connsiteY2" fmla="*/ 1129665 h 1129665"/>
                                  <a:gd name="connsiteX3" fmla="*/ 3629025 w 7322185"/>
                                  <a:gd name="connsiteY3" fmla="*/ 733425 h 1129665"/>
                                  <a:gd name="connsiteX4" fmla="*/ 0 w 7322185"/>
                                  <a:gd name="connsiteY4" fmla="*/ 1091565 h 1129665"/>
                                  <a:gd name="connsiteX5" fmla="*/ 9525 w 7322185"/>
                                  <a:gd name="connsiteY5" fmla="*/ 0 h 1129665"/>
                                  <a:gd name="connsiteX0" fmla="*/ 0 w 7312660"/>
                                  <a:gd name="connsiteY0" fmla="*/ 0 h 1129665"/>
                                  <a:gd name="connsiteX1" fmla="*/ 7312660 w 7312660"/>
                                  <a:gd name="connsiteY1" fmla="*/ 0 h 1129665"/>
                                  <a:gd name="connsiteX2" fmla="*/ 7312660 w 7312660"/>
                                  <a:gd name="connsiteY2" fmla="*/ 1129665 h 1129665"/>
                                  <a:gd name="connsiteX3" fmla="*/ 3619500 w 7312660"/>
                                  <a:gd name="connsiteY3" fmla="*/ 733425 h 1129665"/>
                                  <a:gd name="connsiteX4" fmla="*/ 0 w 7312660"/>
                                  <a:gd name="connsiteY4" fmla="*/ 1091565 h 1129665"/>
                                  <a:gd name="connsiteX5" fmla="*/ 0 w 7312660"/>
                                  <a:gd name="connsiteY5" fmla="*/ 0 h 1129665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  <a:cxn ang="0">
                                    <a:pos x="connsiteX4" y="connsiteY4"/>
                                  </a:cxn>
                                  <a:cxn ang="0">
                                    <a:pos x="connsiteX5" y="connsiteY5"/>
                                  </a:cxn>
                                </a:cxnLst>
                                <a:rect l="l" t="t" r="r" b="b"/>
                                <a:pathLst>
                                  <a:path w="7312660" h="1129665">
                                    <a:moveTo>
                                      <a:pt x="0" y="0"/>
                                    </a:moveTo>
                                    <a:lnTo>
                                      <a:pt x="7312660" y="0"/>
                                    </a:lnTo>
                                    <a:lnTo>
                                      <a:pt x="7312660" y="1129665"/>
                                    </a:lnTo>
                                    <a:lnTo>
                                      <a:pt x="3619500" y="733425"/>
                                    </a:lnTo>
                                    <a:lnTo>
                                      <a:pt x="0" y="1091565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51" name="Rectangle 151"/>
                            <wps:cNvSpPr/>
                            <wps:spPr>
                              <a:xfrm>
                                <a:off x="0" y="0"/>
                                <a:ext cx="7315200" cy="1216152"/>
                              </a:xfrm>
                              <a:prstGeom prst="rect">
                                <a:avLst/>
                              </a:prstGeom>
                              <a:blipFill>
                                <a:blip r:embed="rId6"/>
                                <a:stretch>
                                  <a:fillRect r="-7574"/>
                                </a:stretch>
                              </a:blip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12100</wp14:pctHeight>
                    </wp14:sizeRelV>
                  </wp:anchor>
                </w:drawing>
              </mc:Choice>
              <mc:Fallback>
                <w:pict>
                  <v:group w14:anchorId="18DBDAE6" id="Group 149" o:spid="_x0000_s1026" style="position:absolute;margin-left:0;margin-top:0;width:8in;height:95.7pt;z-index:251662336;mso-width-percent:941;mso-height-percent:121;mso-top-percent:23;mso-position-horizontal:center;mso-position-horizontal-relative:page;mso-position-vertical-relative:page;mso-width-percent:941;mso-height-percent:121;mso-top-percent:23" coordorigin="" coordsize="73152,1216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">
                    <v:shape id="Rectangle 51" o:spid="_x0000_s1027" style="position:absolute;width:73152;height:11303;visibility:visible;mso-wrap-style:square;v-text-anchor:middle" coordsize="7312660,11296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" path="m,l7312660,r,1129665l3619500,733425,,1091565,,xe" fillcolor="#4472c4 [3204]" stroked="f" strokeweight="1pt">
                      <v:stroke joinstyle="miter"/>
                      <v:path arrowok="t" o:connecttype="custom" o:connectlocs="0,0;7315200,0;7315200,1130373;3620757,733885;0,1092249;0,0" o:connectangles="0,0,0,0,0,0"/>
                    </v:shape>
                    <v:rect id="Rectangle 151" o:spid="_x0000_s1028" style="position:absolute;width:73152;height:1216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" stroked="f" strokeweight="1pt">
                      <v:fill r:id="rId7" o:title="" recolor="t" rotate="t" type="frame"/>
                    </v:rect>
                    <w10:wrap anchorx="page" anchory="page"/>
                  </v:group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71F54223" wp14:editId="68F71DDE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1800</wp14:pctPosVOffset>
                        </wp:positionV>
                      </mc:Choice>
                      <mc:Fallback>
                        <wp:positionV relativeFrom="page">
                          <wp:posOffset>8745855</wp:posOffset>
                        </wp:positionV>
                      </mc:Fallback>
                    </mc:AlternateContent>
                    <wp:extent cx="7315200" cy="914400"/>
                    <wp:effectExtent l="0" t="0" r="0" b="8255"/>
                    <wp:wrapSquare wrapText="bothSides"/>
                    <wp:docPr id="152" name="Text Box 15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315200" cy="9144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595959" w:themeColor="text1" w:themeTint="A6"/>
                                    <w:sz w:val="28"/>
                                    <w:szCs w:val="28"/>
                                  </w:rPr>
                                  <w:alias w:val="Author"/>
                                  <w:tag w:val=""/>
                                  <w:id w:val="789243997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293E1523" w14:textId="43E46120" w:rsidR="00162242" w:rsidRDefault="00162242">
                                    <w:pPr>
                                      <w:pStyle w:val="NoSpacing"/>
                                      <w:jc w:val="right"/>
                                      <w:rPr>
                                        <w:color w:val="595959" w:themeColor="text1" w:themeTint="A6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olor w:val="595959" w:themeColor="text1" w:themeTint="A6"/>
                                        <w:sz w:val="28"/>
                                        <w:szCs w:val="28"/>
                                      </w:rPr>
                                      <w:t>Dave Webb</w:t>
                                    </w:r>
                                  </w:p>
                                </w:sdtContent>
                              </w:sdt>
                              <w:p w14:paraId="4DBD9969" w14:textId="2B3E1169" w:rsidR="00162242" w:rsidRDefault="00F936C0">
                                <w:pPr>
                                  <w:pStyle w:val="NoSpacing"/>
                                  <w:jc w:val="right"/>
                                  <w:rPr>
                                    <w:color w:val="595959" w:themeColor="text1" w:themeTint="A6"/>
                                    <w:sz w:val="18"/>
                                    <w:szCs w:val="18"/>
                                  </w:rPr>
                                </w:pPr>
                                <w:sdt>
                                  <w:sdtPr>
                                    <w:rPr>
                                      <w:color w:val="595959" w:themeColor="text1" w:themeTint="A6"/>
                                      <w:sz w:val="18"/>
                                      <w:szCs w:val="18"/>
                                    </w:rPr>
                                    <w:alias w:val="Email"/>
                                    <w:tag w:val="Email"/>
                                    <w:id w:val="942260680"/>
                                    <w:dataBinding w:prefixMappings="xmlns:ns0='http://schemas.microsoft.com/office/2006/coverPageProps' " w:xpath="/ns0:CoverPageProperties[1]/ns0:CompanyEmail[1]" w:storeItemID="{55AF091B-3C7A-41E3-B477-F2FDAA23CFDA}"/>
                                    <w:text/>
                                  </w:sdtPr>
                                  <w:sdtEndPr/>
                                  <w:sdtContent>
                                    <w:r w:rsidR="00162242">
                                      <w:rPr>
                                        <w:color w:val="595959" w:themeColor="text1" w:themeTint="A6"/>
                                        <w:sz w:val="18"/>
                                        <w:szCs w:val="18"/>
                                      </w:rPr>
                                      <w:t>dave_webb86@live.co.uk</w:t>
                                    </w:r>
                                  </w:sdtContent>
                                </w:sdt>
                              </w:p>
                              <w:p w14:paraId="072EB14E" w14:textId="7BA46C17" w:rsidR="00162242" w:rsidRDefault="00162242">
                                <w:pPr>
                                  <w:pStyle w:val="NoSpacing"/>
                                  <w:jc w:val="right"/>
                                  <w:rPr>
                                    <w:color w:val="595959" w:themeColor="text1" w:themeTint="A6"/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color w:val="595959" w:themeColor="text1" w:themeTint="A6"/>
                                    <w:sz w:val="18"/>
                                    <w:szCs w:val="18"/>
                                  </w:rPr>
                                  <w:t>Aug - 2020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1600200" tIns="0" rIns="68580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9200</wp14:pctHeight>
                    </wp14:sizeRelV>
                  </wp:anchor>
                </w:drawing>
              </mc:Choice>
              <mc:Fallback>
                <w:pict>
                  <v:shapetype w14:anchorId="71F54223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52" o:spid="_x0000_s1026" type="#_x0000_t202" style="position:absolute;margin-left:0;margin-top:0;width:8in;height:1in;z-index:251660288;visibility:visible;mso-wrap-style:square;mso-width-percent:941;mso-height-percent:92;mso-top-percent:818;mso-wrap-distance-left:9pt;mso-wrap-distance-top:0;mso-wrap-distance-right:9pt;mso-wrap-distance-bottom:0;mso-position-horizontal:center;mso-position-horizontal-relative:page;mso-position-vertical-relative:page;mso-width-percent:941;mso-height-percent:92;mso-top-percent:818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" filled="f" stroked="f" strokeweight=".5pt">
                    <v:textbox inset="126pt,0,54pt,0">
                      <w:txbxContent>
                        <w:sdt>
                          <w:sdtPr>
                            <w:rPr>
                              <w:color w:val="595959" w:themeColor="text1" w:themeTint="A6"/>
                              <w:sz w:val="28"/>
                              <w:szCs w:val="28"/>
                            </w:rPr>
                            <w:alias w:val="Author"/>
                            <w:tag w:val=""/>
                            <w:id w:val="789243997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293E1523" w14:textId="43E46120" w:rsidR="00162242" w:rsidRDefault="00162242">
                              <w:pPr>
                                <w:pStyle w:val="NoSpacing"/>
                                <w:jc w:val="right"/>
                                <w:rPr>
                                  <w:color w:val="595959" w:themeColor="text1" w:themeTint="A6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olor w:val="595959" w:themeColor="text1" w:themeTint="A6"/>
                                  <w:sz w:val="28"/>
                                  <w:szCs w:val="28"/>
                                </w:rPr>
                                <w:t>Dave Webb</w:t>
                              </w:r>
                            </w:p>
                          </w:sdtContent>
                        </w:sdt>
                        <w:p w14:paraId="4DBD9969" w14:textId="2B3E1169" w:rsidR="00162242" w:rsidRDefault="00F936C0">
                          <w:pPr>
                            <w:pStyle w:val="NoSpacing"/>
                            <w:jc w:val="right"/>
                            <w:rPr>
                              <w:color w:val="595959" w:themeColor="text1" w:themeTint="A6"/>
                              <w:sz w:val="18"/>
                              <w:szCs w:val="18"/>
                            </w:rPr>
                          </w:pPr>
                          <w:sdt>
                            <w:sdtPr>
                              <w:rPr>
                                <w:color w:val="595959" w:themeColor="text1" w:themeTint="A6"/>
                                <w:sz w:val="18"/>
                                <w:szCs w:val="18"/>
                              </w:rPr>
                              <w:alias w:val="Email"/>
                              <w:tag w:val="Email"/>
                              <w:id w:val="942260680"/>
                              <w:dataBinding w:prefixMappings="xmlns:ns0='http://schemas.microsoft.com/office/2006/coverPageProps' " w:xpath="/ns0:CoverPageProperties[1]/ns0:CompanyEmail[1]" w:storeItemID="{55AF091B-3C7A-41E3-B477-F2FDAA23CFDA}"/>
                              <w:text/>
                            </w:sdtPr>
                            <w:sdtEndPr/>
                            <w:sdtContent>
                              <w:r w:rsidR="00162242">
                                <w:rPr>
                                  <w:color w:val="595959" w:themeColor="text1" w:themeTint="A6"/>
                                  <w:sz w:val="18"/>
                                  <w:szCs w:val="18"/>
                                </w:rPr>
                                <w:t>dave_webb86@live.co.uk</w:t>
                              </w:r>
                            </w:sdtContent>
                          </w:sdt>
                        </w:p>
                        <w:p w14:paraId="072EB14E" w14:textId="7BA46C17" w:rsidR="00162242" w:rsidRDefault="00162242">
                          <w:pPr>
                            <w:pStyle w:val="NoSpacing"/>
                            <w:jc w:val="right"/>
                            <w:rPr>
                              <w:color w:val="595959" w:themeColor="text1" w:themeTint="A6"/>
                              <w:sz w:val="18"/>
                              <w:szCs w:val="18"/>
                            </w:rPr>
                          </w:pPr>
                          <w:r>
                            <w:rPr>
                              <w:color w:val="595959" w:themeColor="text1" w:themeTint="A6"/>
                              <w:sz w:val="18"/>
                              <w:szCs w:val="18"/>
                            </w:rPr>
                            <w:t>Aug - 2020</w:t>
                          </w:r>
                        </w:p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1" allowOverlap="1" wp14:anchorId="6B41AFE1" wp14:editId="52052999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70000</wp14:pctPosVOffset>
                        </wp:positionV>
                      </mc:Choice>
                      <mc:Fallback>
                        <wp:positionV relativeFrom="page">
                          <wp:posOffset>7484110</wp:posOffset>
                        </wp:positionV>
                      </mc:Fallback>
                    </mc:AlternateContent>
                    <wp:extent cx="7315200" cy="1009650"/>
                    <wp:effectExtent l="0" t="0" r="0" b="0"/>
                    <wp:wrapSquare wrapText="bothSides"/>
                    <wp:docPr id="153" name="Text Box 15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315200" cy="10096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CBBA045" w14:textId="77777777" w:rsidR="00162242" w:rsidRDefault="00162242">
                                <w:pPr>
                                  <w:pStyle w:val="NoSpacing"/>
                                  <w:jc w:val="right"/>
                                  <w:rPr>
                                    <w:color w:val="4472C4" w:themeColor="accent1"/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color w:val="4472C4" w:themeColor="accent1"/>
                                    <w:sz w:val="28"/>
                                    <w:szCs w:val="28"/>
                                  </w:rPr>
                                  <w:t>Abstract</w:t>
                                </w:r>
                              </w:p>
                              <w:sdt>
                                <w:sdtPr>
                                  <w:rPr>
                                    <w:color w:val="595959" w:themeColor="text1" w:themeTint="A6"/>
                                    <w:sz w:val="20"/>
                                    <w:szCs w:val="20"/>
                                  </w:rPr>
                                  <w:alias w:val="Abstract"/>
                                  <w:tag w:val=""/>
                                  <w:id w:val="1375273687"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 w:multiLine="1"/>
                                </w:sdtPr>
                                <w:sdtEndPr/>
                                <w:sdtContent>
                                  <w:p w14:paraId="25006464" w14:textId="114208E7" w:rsidR="00162242" w:rsidRDefault="00162242">
                                    <w:pPr>
                                      <w:pStyle w:val="NoSpacing"/>
                                      <w:jc w:val="right"/>
                                      <w:rPr>
                                        <w:color w:val="595959" w:themeColor="text1" w:themeTint="A6"/>
                                        <w:sz w:val="20"/>
                                        <w:szCs w:val="20"/>
                                      </w:rPr>
                                    </w:pPr>
                                    <w:r>
                                      <w:rPr>
                                        <w:color w:val="595959" w:themeColor="text1" w:themeTint="A6"/>
                                        <w:sz w:val="20"/>
                                        <w:szCs w:val="20"/>
                                      </w:rPr>
                                      <w:t>To be completed once the project is finished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600200" tIns="0" rIns="68580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10000</wp14:pctHeight>
                    </wp14:sizeRelV>
                  </wp:anchor>
                </w:drawing>
              </mc:Choice>
              <mc:Fallback>
                <w:pict>
                  <v:shape w14:anchorId="6B41AFE1" id="Text Box 153" o:spid="_x0000_s1027" type="#_x0000_t202" style="position:absolute;margin-left:0;margin-top:0;width:8in;height:79.5pt;z-index:251661312;visibility:visible;mso-wrap-style:square;mso-width-percent:941;mso-height-percent:100;mso-top-percent:700;mso-wrap-distance-left:9pt;mso-wrap-distance-top:0;mso-wrap-distance-right:9pt;mso-wrap-distance-bottom:0;mso-position-horizontal:center;mso-position-horizontal-relative:page;mso-position-vertical-relative:page;mso-width-percent:941;mso-height-percent:100;mso-top-percent:70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" filled="f" stroked="f" strokeweight=".5pt">
                    <v:textbox style="mso-fit-shape-to-text:t" inset="126pt,0,54pt,0">
                      <w:txbxContent>
                        <w:p w14:paraId="5CBBA045" w14:textId="77777777" w:rsidR="00162242" w:rsidRDefault="00162242">
                          <w:pPr>
                            <w:pStyle w:val="NoSpacing"/>
                            <w:jc w:val="right"/>
                            <w:rPr>
                              <w:color w:val="4472C4" w:themeColor="accent1"/>
                              <w:sz w:val="28"/>
                              <w:szCs w:val="28"/>
                            </w:rPr>
                          </w:pPr>
                          <w:r>
                            <w:rPr>
                              <w:color w:val="4472C4" w:themeColor="accent1"/>
                              <w:sz w:val="28"/>
                              <w:szCs w:val="28"/>
                            </w:rPr>
                            <w:t>Abstract</w:t>
                          </w:r>
                        </w:p>
                        <w:sdt>
                          <w:sdtPr>
                            <w:rPr>
                              <w:color w:val="595959" w:themeColor="text1" w:themeTint="A6"/>
                              <w:sz w:val="20"/>
                              <w:szCs w:val="20"/>
                            </w:rPr>
                            <w:alias w:val="Abstract"/>
                            <w:tag w:val=""/>
                            <w:id w:val="1375273687"/>
                            <w:dataBinding w:prefixMappings="xmlns:ns0='http://schemas.microsoft.com/office/2006/coverPageProps' " w:xpath="/ns0:CoverPageProperties[1]/ns0:Abstract[1]" w:storeItemID="{55AF091B-3C7A-41E3-B477-F2FDAA23CFDA}"/>
                            <w:text w:multiLine="1"/>
                          </w:sdtPr>
                          <w:sdtEndPr/>
                          <w:sdtContent>
                            <w:p w14:paraId="25006464" w14:textId="114208E7" w:rsidR="00162242" w:rsidRDefault="00162242">
                              <w:pPr>
                                <w:pStyle w:val="NoSpacing"/>
                                <w:jc w:val="right"/>
                                <w:rPr>
                                  <w:color w:val="595959" w:themeColor="text1" w:themeTint="A6"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color w:val="595959" w:themeColor="text1" w:themeTint="A6"/>
                                  <w:sz w:val="20"/>
                                  <w:szCs w:val="20"/>
                                </w:rPr>
                                <w:t>To be completed once the project is finished</w:t>
                              </w:r>
                            </w:p>
                          </w:sdtContent>
                        </w:sdt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2B19AAED" wp14:editId="12BEFF7F">
                    <wp:simplePos x="0" y="0"/>
                    <wp:positionH relativeFrom="page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30000</wp14:pctPosVOffset>
                        </wp:positionV>
                      </mc:Choice>
                      <mc:Fallback>
                        <wp:positionV relativeFrom="page">
                          <wp:posOffset>3207385</wp:posOffset>
                        </wp:positionV>
                      </mc:Fallback>
                    </mc:AlternateContent>
                    <wp:extent cx="7315200" cy="3638550"/>
                    <wp:effectExtent l="0" t="0" r="0" b="6350"/>
                    <wp:wrapSquare wrapText="bothSides"/>
                    <wp:docPr id="154" name="Text Box 15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7315200" cy="36385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36AE69B" w14:textId="27FCC3AA" w:rsidR="00162242" w:rsidRPr="00162242" w:rsidRDefault="00F936C0">
                                <w:pPr>
                                  <w:jc w:val="right"/>
                                  <w:rPr>
                                    <w:color w:val="4472C4" w:themeColor="accent1"/>
                                    <w:sz w:val="36"/>
                                    <w:szCs w:val="36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4472C4" w:themeColor="accent1"/>
                                      <w:sz w:val="32"/>
                                      <w:szCs w:val="32"/>
                                    </w:rPr>
                                    <w:alias w:val="Title"/>
                                    <w:tag w:val=""/>
                                    <w:id w:val="630141079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 w:multiLine="1"/>
                                  </w:sdtPr>
                                  <w:sdtEndPr/>
                                  <w:sdtContent>
                                    <w:r w:rsidR="00162242" w:rsidRPr="000F28E9">
                                      <w:rPr>
                                        <w:caps/>
                                        <w:color w:val="4472C4" w:themeColor="accent1"/>
                                        <w:sz w:val="32"/>
                                        <w:szCs w:val="32"/>
                                      </w:rPr>
                                      <w:t xml:space="preserve">Identifying Neighbourhood Types in Manchester UK for Company </w:t>
                                    </w:r>
                                    <w:r w:rsidR="000F28E9" w:rsidRPr="000F28E9">
                                      <w:rPr>
                                        <w:caps/>
                                        <w:color w:val="4472C4" w:themeColor="accent1"/>
                                        <w:sz w:val="32"/>
                                        <w:szCs w:val="32"/>
                                      </w:rPr>
                                      <w:t>employee relocations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olor w:val="404040" w:themeColor="text1" w:themeTint="BF"/>
                                    <w:sz w:val="32"/>
                                    <w:szCs w:val="32"/>
                                  </w:rPr>
                                  <w:alias w:val="Subtitle"/>
                                  <w:tag w:val=""/>
                                  <w:id w:val="1759551507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71D84DA" w14:textId="3796B22C" w:rsidR="00162242" w:rsidRDefault="00162242">
                                    <w:pPr>
                                      <w:jc w:val="right"/>
                                      <w:rPr>
                                        <w:smallCaps/>
                                        <w:color w:val="404040" w:themeColor="text1" w:themeTint="BF"/>
                                        <w:sz w:val="36"/>
                                        <w:szCs w:val="36"/>
                                      </w:rPr>
                                    </w:pPr>
                                    <w:r w:rsidRPr="000F28E9">
                                      <w:rPr>
                                        <w:color w:val="404040" w:themeColor="text1" w:themeTint="BF"/>
                                        <w:sz w:val="32"/>
                                        <w:szCs w:val="32"/>
                                      </w:rPr>
                                      <w:t>IBM Data Science Professional Capstone Project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600200" tIns="0" rIns="68580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36300</wp14:pctHeight>
                    </wp14:sizeRelV>
                  </wp:anchor>
                </w:drawing>
              </mc:Choice>
              <mc:Fallback>
                <w:pict>
                  <v:shape w14:anchorId="2B19AAED" id="Text Box 154" o:spid="_x0000_s1028" type="#_x0000_t202" style="position:absolute;margin-left:0;margin-top:0;width:8in;height:286.5pt;z-index:251659264;visibility:visible;mso-wrap-style:square;mso-width-percent:941;mso-height-percent:363;mso-top-percent:300;mso-wrap-distance-left:9pt;mso-wrap-distance-top:0;mso-wrap-distance-right:9pt;mso-wrap-distance-bottom:0;mso-position-horizontal:center;mso-position-horizontal-relative:page;mso-position-vertical-relative:page;mso-width-percent:941;mso-height-percent:363;mso-top-percent:300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" filled="f" stroked="f" strokeweight=".5pt">
                    <v:textbox inset="126pt,0,54pt,0">
                      <w:txbxContent>
                        <w:p w14:paraId="036AE69B" w14:textId="27FCC3AA" w:rsidR="00162242" w:rsidRPr="00162242" w:rsidRDefault="00F936C0">
                          <w:pPr>
                            <w:jc w:val="right"/>
                            <w:rPr>
                              <w:color w:val="4472C4" w:themeColor="accent1"/>
                              <w:sz w:val="36"/>
                              <w:szCs w:val="36"/>
                            </w:rPr>
                          </w:pPr>
                          <w:sdt>
                            <w:sdtPr>
                              <w:rPr>
                                <w:caps/>
                                <w:color w:val="4472C4" w:themeColor="accent1"/>
                                <w:sz w:val="32"/>
                                <w:szCs w:val="32"/>
                              </w:rPr>
                              <w:alias w:val="Title"/>
                              <w:tag w:val=""/>
                              <w:id w:val="630141079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 w:multiLine="1"/>
                            </w:sdtPr>
                            <w:sdtEndPr/>
                            <w:sdtContent>
                              <w:r w:rsidR="00162242" w:rsidRPr="000F28E9">
                                <w:rPr>
                                  <w:caps/>
                                  <w:color w:val="4472C4" w:themeColor="accent1"/>
                                  <w:sz w:val="32"/>
                                  <w:szCs w:val="32"/>
                                </w:rPr>
                                <w:t xml:space="preserve">Identifying Neighbourhood Types in Manchester UK for Company </w:t>
                              </w:r>
                              <w:r w:rsidR="000F28E9" w:rsidRPr="000F28E9">
                                <w:rPr>
                                  <w:caps/>
                                  <w:color w:val="4472C4" w:themeColor="accent1"/>
                                  <w:sz w:val="32"/>
                                  <w:szCs w:val="32"/>
                                </w:rPr>
                                <w:t>employee relocations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olor w:val="404040" w:themeColor="text1" w:themeTint="BF"/>
                              <w:sz w:val="32"/>
                              <w:szCs w:val="32"/>
                            </w:rPr>
                            <w:alias w:val="Subtitle"/>
                            <w:tag w:val=""/>
                            <w:id w:val="1759551507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371D84DA" w14:textId="3796B22C" w:rsidR="00162242" w:rsidRDefault="00162242">
                              <w:pPr>
                                <w:jc w:val="right"/>
                                <w:rPr>
                                  <w:smallCaps/>
                                  <w:color w:val="404040" w:themeColor="text1" w:themeTint="BF"/>
                                  <w:sz w:val="36"/>
                                  <w:szCs w:val="36"/>
                                </w:rPr>
                              </w:pPr>
                              <w:r w:rsidRPr="000F28E9">
                                <w:rPr>
                                  <w:color w:val="404040" w:themeColor="text1" w:themeTint="BF"/>
                                  <w:sz w:val="32"/>
                                  <w:szCs w:val="32"/>
                                </w:rPr>
                                <w:t>IBM Data Science Professional Capstone Project</w:t>
                              </w:r>
                            </w:p>
                          </w:sdtContent>
                        </w:sdt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</w:p>
        <w:p w14:paraId="555557C4" w14:textId="445C63DC" w:rsidR="00162242" w:rsidRDefault="00162242">
          <w:r>
            <w:br w:type="page"/>
          </w:r>
        </w:p>
      </w:sdtContent>
    </w:sdt>
    <w:p w14:paraId="07BFC31F" w14:textId="723F7BB6" w:rsidR="00162242" w:rsidRDefault="00E346CA" w:rsidP="00CD2DBC">
      <w:pPr>
        <w:pStyle w:val="Heading2"/>
        <w:spacing w:line="360" w:lineRule="auto"/>
        <w:rPr>
          <w:rStyle w:val="IntenseEmphasis"/>
        </w:rPr>
      </w:pPr>
      <w:r w:rsidRPr="00E346CA">
        <w:rPr>
          <w:rStyle w:val="IntenseEmphasis"/>
        </w:rPr>
        <w:lastRenderedPageBreak/>
        <w:t>Introduction</w:t>
      </w:r>
    </w:p>
    <w:p w14:paraId="0879E750" w14:textId="33F0D763" w:rsidR="00E346CA" w:rsidRDefault="0066532E" w:rsidP="00CD2DBC">
      <w:pPr>
        <w:spacing w:line="360" w:lineRule="auto"/>
        <w:ind w:firstLine="720"/>
        <w:jc w:val="both"/>
      </w:pPr>
      <w:r>
        <w:t xml:space="preserve">Relocating for a </w:t>
      </w:r>
      <w:r w:rsidR="00E346CA">
        <w:t xml:space="preserve">job in a new city can be a stressful experience for anyone and </w:t>
      </w:r>
      <w:r w:rsidR="0083108E">
        <w:t>a move th</w:t>
      </w:r>
      <w:r w:rsidR="005858CA">
        <w:t>at goes</w:t>
      </w:r>
      <w:r w:rsidR="0083108E">
        <w:t xml:space="preserve"> badly can </w:t>
      </w:r>
      <w:r w:rsidR="00B603AE">
        <w:t>quickly lead to an employee leaving the company.</w:t>
      </w:r>
      <w:r w:rsidR="006E6D30">
        <w:fldChar w:fldCharType="begin"/>
      </w:r>
      <w:r w:rsidR="006E6D30">
        <w:instrText xml:space="preserve"> ADDIN ZOTERO_ITEM CSL_CITATION {"citationID":"0HbZCet1","properties":{"formattedCitation":"[1]","plainCitation":"[1]","noteIndex":0},"citationItems":[{"id":1,"uris":["http://zotero.org/users/local/mwgiekoh/items/DFL97X4V"],"uri":["http://zotero.org/users/local/mwgiekoh/items/DFL97X4V"],"itemData":{"id":1,"type":"webpage","abstract":"This toolkit provides an overview of effective practices for relocating employees within the United States.","container-title":"SHRM","language":"en-US","note":"source: www.shrm.org","title":"Managing Employee Relocation","URL":"https://www.shrm.org/resourcesandtools/tools-and-samples/toolkits/pages/managingemployeerelocation.aspx","accessed":{"date-parts":[["2020",8,7]]},"issued":{"date-parts":[["2019",8,16]]}}}],"schema":"https://github.com/citation-style-language/schema/raw/master/csl-citation.json"} </w:instrText>
      </w:r>
      <w:r w:rsidR="006E6D30">
        <w:fldChar w:fldCharType="separate"/>
      </w:r>
      <w:r w:rsidR="006E6D30" w:rsidRPr="006E6D30">
        <w:rPr>
          <w:rFonts w:ascii="Calibri" w:hAnsi="Calibri" w:cs="Calibri"/>
        </w:rPr>
        <w:t>[1]</w:t>
      </w:r>
      <w:r w:rsidR="006E6D30">
        <w:fldChar w:fldCharType="end"/>
      </w:r>
      <w:r w:rsidR="00B603AE">
        <w:t xml:space="preserve">  T</w:t>
      </w:r>
      <w:r w:rsidR="00E346CA">
        <w:t xml:space="preserve">he role of a good HR department is to ease this process for any new hires to help them </w:t>
      </w:r>
      <w:r w:rsidR="001D7724">
        <w:t xml:space="preserve">integrate </w:t>
      </w:r>
      <w:r w:rsidR="00294287">
        <w:t>into their new location</w:t>
      </w:r>
      <w:r w:rsidR="00E346CA">
        <w:t xml:space="preserve"> quicker.  A question that is often asked </w:t>
      </w:r>
      <w:r w:rsidR="00294287">
        <w:t>by relocating employees</w:t>
      </w:r>
      <w:r w:rsidR="00E346CA">
        <w:t xml:space="preserve"> is “where are the best neighbourhoods?” to live in near their new </w:t>
      </w:r>
      <w:r w:rsidR="00EC316B">
        <w:t>location</w:t>
      </w:r>
      <w:r w:rsidR="00E346CA">
        <w:t xml:space="preserve"> of employment.  This is not a simple question to answer as different people have different needs, some may crave the hustle and bustle of a city centre with lots of night time activity while others may want a nice quiet neighbourhood to relax in after work.</w:t>
      </w:r>
    </w:p>
    <w:p w14:paraId="0E97EF29" w14:textId="5AC7F009" w:rsidR="00592478" w:rsidRDefault="00667A60" w:rsidP="00CD2DBC">
      <w:pPr>
        <w:spacing w:line="360" w:lineRule="auto"/>
        <w:ind w:firstLine="720"/>
        <w:jc w:val="both"/>
      </w:pPr>
      <w:r>
        <w:t xml:space="preserve">This project aims to </w:t>
      </w:r>
      <w:r w:rsidR="00B261B9">
        <w:t xml:space="preserve">demonstrate a method for analysing the </w:t>
      </w:r>
      <w:r w:rsidR="0051207F">
        <w:t>locations</w:t>
      </w:r>
      <w:r w:rsidR="00B261B9">
        <w:t xml:space="preserve"> of a new city</w:t>
      </w:r>
      <w:r w:rsidR="004B452D">
        <w:t xml:space="preserve"> </w:t>
      </w:r>
      <w:r w:rsidR="00545A92">
        <w:t xml:space="preserve">to allow informed recommendations of </w:t>
      </w:r>
      <w:r w:rsidR="00B2083F">
        <w:t xml:space="preserve">neighbourhoods to set up home based on the preferences of a </w:t>
      </w:r>
      <w:r w:rsidR="00300500">
        <w:t>moving employee</w:t>
      </w:r>
      <w:r w:rsidR="0008632A">
        <w:t xml:space="preserve"> </w:t>
      </w:r>
      <w:r w:rsidR="004B452D">
        <w:t xml:space="preserve">using </w:t>
      </w:r>
      <w:r w:rsidR="0008632A">
        <w:t>a</w:t>
      </w:r>
      <w:r w:rsidR="004B452D">
        <w:t xml:space="preserve"> worked example of </w:t>
      </w:r>
      <w:r w:rsidR="00FE15B0">
        <w:t xml:space="preserve">the UK city of Manchester.  </w:t>
      </w:r>
      <w:r w:rsidR="00EC61CE">
        <w:t>The goal is to demonstrate that companies</w:t>
      </w:r>
      <w:r w:rsidR="00CD2DBC">
        <w:t xml:space="preserve"> and HR departments</w:t>
      </w:r>
      <w:r w:rsidR="00EC61CE">
        <w:t xml:space="preserve"> have the ability to </w:t>
      </w:r>
      <w:r w:rsidR="00897330">
        <w:t xml:space="preserve">easily develop tools to aid relocating </w:t>
      </w:r>
      <w:r w:rsidR="00676A49">
        <w:t>personnel</w:t>
      </w:r>
      <w:r w:rsidR="00897330">
        <w:t xml:space="preserve"> and hopefully increase </w:t>
      </w:r>
      <w:r w:rsidR="00676A49">
        <w:t xml:space="preserve">staff retention following such moves.  </w:t>
      </w:r>
      <w:r w:rsidR="008F0BD5">
        <w:t xml:space="preserve">The tool will categorise </w:t>
      </w:r>
      <w:r w:rsidR="00461650">
        <w:t>prospective neighbourhoods</w:t>
      </w:r>
      <w:r w:rsidR="00170F18">
        <w:t xml:space="preserve"> according to their key features </w:t>
      </w:r>
      <w:r w:rsidR="004858F1">
        <w:t>to allow the quick and eas</w:t>
      </w:r>
      <w:r w:rsidR="009C6A59">
        <w:t>y and easy generation of recommendation lists</w:t>
      </w:r>
      <w:r w:rsidR="0051207F">
        <w:t xml:space="preserve"> </w:t>
      </w:r>
      <w:r w:rsidR="008F0BD5">
        <w:t>based on employee prefe</w:t>
      </w:r>
      <w:r w:rsidR="00461650">
        <w:t>re</w:t>
      </w:r>
      <w:r w:rsidR="008F0BD5">
        <w:t>nces</w:t>
      </w:r>
      <w:r w:rsidR="009C6A59">
        <w:t xml:space="preserve">.  </w:t>
      </w:r>
      <w:r w:rsidR="00461650">
        <w:t>In addition</w:t>
      </w:r>
      <w:r w:rsidR="009C6A59">
        <w:t xml:space="preserve"> the average house price for each </w:t>
      </w:r>
      <w:r w:rsidR="000F28E9">
        <w:t xml:space="preserve">of the </w:t>
      </w:r>
      <w:r w:rsidR="00EE1C28">
        <w:t xml:space="preserve">neighbourhoods will be sourced to allow a user to assess the affordability of </w:t>
      </w:r>
      <w:r w:rsidR="00BB6ED6">
        <w:t xml:space="preserve">each of the recommended </w:t>
      </w:r>
      <w:r w:rsidR="00EE1C28">
        <w:t>neighbourhoods</w:t>
      </w:r>
      <w:r w:rsidR="00EC61CE">
        <w:t>.</w:t>
      </w:r>
    </w:p>
    <w:p w14:paraId="5ACDF51A" w14:textId="2A40D065" w:rsidR="00FB2F77" w:rsidRDefault="00FB2F77" w:rsidP="00CD2DBC">
      <w:pPr>
        <w:spacing w:line="360" w:lineRule="auto"/>
        <w:ind w:firstLine="720"/>
        <w:jc w:val="both"/>
      </w:pPr>
    </w:p>
    <w:p w14:paraId="13878664" w14:textId="513B59AF" w:rsidR="00FB2F77" w:rsidRDefault="00FB2F77" w:rsidP="00CD2DBC">
      <w:pPr>
        <w:spacing w:line="360" w:lineRule="auto"/>
        <w:ind w:firstLine="720"/>
        <w:jc w:val="both"/>
      </w:pPr>
    </w:p>
    <w:p w14:paraId="6CEC609E" w14:textId="434389A1" w:rsidR="00FB2F77" w:rsidRDefault="00FB2F77" w:rsidP="00CD2DBC">
      <w:pPr>
        <w:spacing w:line="360" w:lineRule="auto"/>
        <w:ind w:firstLine="720"/>
        <w:jc w:val="both"/>
      </w:pPr>
    </w:p>
    <w:p w14:paraId="1103C5A0" w14:textId="58C14053" w:rsidR="00FB2F77" w:rsidRDefault="00FB2F77" w:rsidP="00CD2DBC">
      <w:pPr>
        <w:spacing w:line="360" w:lineRule="auto"/>
        <w:ind w:firstLine="720"/>
        <w:jc w:val="both"/>
      </w:pPr>
    </w:p>
    <w:p w14:paraId="08CD88A5" w14:textId="4FFFE946" w:rsidR="00FB2F77" w:rsidRDefault="00FB2F77" w:rsidP="00CD2DBC">
      <w:pPr>
        <w:spacing w:line="360" w:lineRule="auto"/>
        <w:ind w:firstLine="720"/>
        <w:jc w:val="both"/>
      </w:pPr>
    </w:p>
    <w:p w14:paraId="27A4F946" w14:textId="7EFBB9E8" w:rsidR="00FB2F77" w:rsidRDefault="00FB2F77" w:rsidP="00CD2DBC">
      <w:pPr>
        <w:spacing w:line="360" w:lineRule="auto"/>
        <w:ind w:firstLine="720"/>
        <w:jc w:val="both"/>
      </w:pPr>
    </w:p>
    <w:p w14:paraId="1A18046D" w14:textId="266E88EA" w:rsidR="00FB2F77" w:rsidRDefault="00FB2F77" w:rsidP="00CD2DBC">
      <w:pPr>
        <w:spacing w:line="360" w:lineRule="auto"/>
        <w:ind w:firstLine="720"/>
        <w:jc w:val="both"/>
      </w:pPr>
    </w:p>
    <w:p w14:paraId="79873F23" w14:textId="548E2284" w:rsidR="00FB2F77" w:rsidRDefault="00FB2F77" w:rsidP="00CD2DBC">
      <w:pPr>
        <w:spacing w:line="360" w:lineRule="auto"/>
        <w:ind w:firstLine="720"/>
        <w:jc w:val="both"/>
      </w:pPr>
    </w:p>
    <w:p w14:paraId="6BCF0515" w14:textId="0002DC63" w:rsidR="00FB2F77" w:rsidRDefault="00FB2F77" w:rsidP="00CD2DBC">
      <w:pPr>
        <w:spacing w:line="360" w:lineRule="auto"/>
        <w:ind w:firstLine="720"/>
        <w:jc w:val="both"/>
      </w:pPr>
    </w:p>
    <w:p w14:paraId="08CD68DB" w14:textId="4B3C5773" w:rsidR="00FB2F77" w:rsidRDefault="00FB2F77" w:rsidP="00CD2DBC">
      <w:pPr>
        <w:spacing w:line="360" w:lineRule="auto"/>
        <w:ind w:firstLine="720"/>
        <w:jc w:val="both"/>
      </w:pPr>
    </w:p>
    <w:p w14:paraId="64F3BFCC" w14:textId="7611E0DA" w:rsidR="00FB2F77" w:rsidRDefault="00FB2F77" w:rsidP="00CD2DBC">
      <w:pPr>
        <w:spacing w:line="360" w:lineRule="auto"/>
        <w:ind w:firstLine="720"/>
        <w:jc w:val="both"/>
      </w:pPr>
    </w:p>
    <w:p w14:paraId="26EC130B" w14:textId="77777777" w:rsidR="00FB2F77" w:rsidRDefault="00FB2F77" w:rsidP="00CD2DBC">
      <w:pPr>
        <w:spacing w:line="360" w:lineRule="auto"/>
        <w:ind w:firstLine="720"/>
        <w:jc w:val="both"/>
      </w:pPr>
    </w:p>
    <w:p w14:paraId="0EFA1EFC" w14:textId="06413525" w:rsidR="00BB6ED6" w:rsidRDefault="00BB6ED6" w:rsidP="001A7FA2">
      <w:pPr>
        <w:pStyle w:val="Heading2"/>
        <w:spacing w:line="360" w:lineRule="auto"/>
        <w:rPr>
          <w:rStyle w:val="IntenseEmphasis"/>
        </w:rPr>
      </w:pPr>
      <w:r>
        <w:rPr>
          <w:rStyle w:val="IntenseEmphasis"/>
        </w:rPr>
        <w:lastRenderedPageBreak/>
        <w:t>Data</w:t>
      </w:r>
    </w:p>
    <w:p w14:paraId="4AAB7F53" w14:textId="4AEF627C" w:rsidR="00BB6ED6" w:rsidRDefault="005D5255" w:rsidP="001A7FA2">
      <w:pPr>
        <w:spacing w:line="360" w:lineRule="auto"/>
      </w:pPr>
      <w:r>
        <w:t>In order to generate the tool the following data will be required:</w:t>
      </w:r>
    </w:p>
    <w:p w14:paraId="53AE83AC" w14:textId="5C934947" w:rsidR="005D5255" w:rsidRDefault="005D5255" w:rsidP="001A7FA2">
      <w:pPr>
        <w:pStyle w:val="ListParagraph"/>
        <w:numPr>
          <w:ilvl w:val="0"/>
          <w:numId w:val="4"/>
        </w:numPr>
        <w:spacing w:line="360" w:lineRule="auto"/>
      </w:pPr>
      <w:r>
        <w:t>Name and location for all the neighbourhoods in Manchester</w:t>
      </w:r>
    </w:p>
    <w:p w14:paraId="196F22DB" w14:textId="77B61FD8" w:rsidR="00656B6F" w:rsidRDefault="00656B6F" w:rsidP="001A7FA2">
      <w:pPr>
        <w:pStyle w:val="ListParagraph"/>
        <w:numPr>
          <w:ilvl w:val="0"/>
          <w:numId w:val="4"/>
        </w:numPr>
        <w:spacing w:line="360" w:lineRule="auto"/>
      </w:pPr>
      <w:r>
        <w:t>Average house prices for each of the neighbourhoods</w:t>
      </w:r>
    </w:p>
    <w:p w14:paraId="20F09071" w14:textId="026765B1" w:rsidR="00656B6F" w:rsidRDefault="001F1C84" w:rsidP="001A7FA2">
      <w:pPr>
        <w:pStyle w:val="ListParagraph"/>
        <w:numPr>
          <w:ilvl w:val="0"/>
          <w:numId w:val="4"/>
        </w:numPr>
        <w:spacing w:line="360" w:lineRule="auto"/>
      </w:pPr>
      <w:r>
        <w:t>List of the venue types and their frequency in each of the neighbourhoods</w:t>
      </w:r>
    </w:p>
    <w:p w14:paraId="53B4D9C4" w14:textId="77777777" w:rsidR="006723C5" w:rsidRDefault="006723C5" w:rsidP="006723C5">
      <w:pPr>
        <w:spacing w:line="360" w:lineRule="auto"/>
      </w:pPr>
    </w:p>
    <w:p w14:paraId="781B4578" w14:textId="008E70C8" w:rsidR="00E15DCE" w:rsidRDefault="00E15DCE" w:rsidP="001A7FA2">
      <w:pPr>
        <w:spacing w:line="360" w:lineRule="auto"/>
      </w:pPr>
      <w:r>
        <w:t>Sources identified to find this data</w:t>
      </w:r>
      <w:r w:rsidR="006C042F">
        <w:t xml:space="preserve"> are as follows:</w:t>
      </w:r>
    </w:p>
    <w:p w14:paraId="73895011" w14:textId="7EF705CE" w:rsidR="006C042F" w:rsidRDefault="006C042F" w:rsidP="008D08BA">
      <w:pPr>
        <w:pStyle w:val="ListParagraph"/>
        <w:numPr>
          <w:ilvl w:val="0"/>
          <w:numId w:val="5"/>
        </w:numPr>
        <w:spacing w:line="360" w:lineRule="auto"/>
        <w:jc w:val="both"/>
      </w:pPr>
      <w:r>
        <w:t>Name of each of the neighbourhoods to be web</w:t>
      </w:r>
      <w:r w:rsidR="000B3B96">
        <w:t xml:space="preserve"> </w:t>
      </w:r>
      <w:r>
        <w:t xml:space="preserve">scraped from </w:t>
      </w:r>
      <w:r w:rsidR="000B3B96">
        <w:t>Wikipedia</w:t>
      </w:r>
      <w:r w:rsidR="009A2C70">
        <w:t>,</w:t>
      </w:r>
      <w:r w:rsidR="000B3B96">
        <w:t xml:space="preserve"> which contains a comprehensive list of the areas of greater Manchester separated by </w:t>
      </w:r>
      <w:r w:rsidR="0058207E">
        <w:t>postcode outcodes</w:t>
      </w:r>
      <w:r w:rsidR="00CF12CF">
        <w:t xml:space="preserve"> </w:t>
      </w:r>
      <w:r w:rsidR="00CF12CF">
        <w:fldChar w:fldCharType="begin"/>
      </w:r>
      <w:r w:rsidR="00CF12CF">
        <w:instrText xml:space="preserve"> ADDIN ZOTERO_ITEM CSL_CITATION {"citationID":"f76kruhQ","properties":{"formattedCitation":"[2]","plainCitation":"[2]","noteIndex":0},"citationItems":[{"id":5,"uris":["http://zotero.org/users/local/mwgiekoh/items/HV9UYX2Z"],"uri":["http://zotero.org/users/local/mwgiekoh/items/HV9UYX2Z"],"itemData":{"id":5,"type":"entry-encyclopedia","abstract":"The M postcode area, also known as the Manchester postcode area, is a group of postcode districts in north-west England.\nThe districts are subdivisions of three post towns: Manchester, Salford and Sale, and cover all ten boroughs of Greater Manchester, primarily the cities of Manchester and Salford and most of the borough of Trafford.","container-title":"Wikipedia","language":"en","note":"Page Version ID: 971595438","source":"Wikipedia","title":"M postcode area","URL":"https://en.wikipedia.org/w/index.php?title=M_postcode_area&amp;oldid=971595438","accessed":{"date-parts":[["2020",8,16]]},"issued":{"date-parts":[["2020",8,7]]}}}],"schema":"https://github.com/citation-style-language/schema/raw/master/csl-citation.json"} </w:instrText>
      </w:r>
      <w:r w:rsidR="00CF12CF">
        <w:fldChar w:fldCharType="separate"/>
      </w:r>
      <w:r w:rsidR="00CF12CF" w:rsidRPr="00CF12CF">
        <w:rPr>
          <w:rFonts w:ascii="Calibri" w:hAnsi="Calibri" w:cs="Calibri"/>
        </w:rPr>
        <w:t>[2]</w:t>
      </w:r>
      <w:r w:rsidR="00CF12CF">
        <w:fldChar w:fldCharType="end"/>
      </w:r>
      <w:r w:rsidR="0058207E">
        <w:t xml:space="preserve"> (these are the </w:t>
      </w:r>
      <w:r w:rsidR="00CF12CF">
        <w:t>first section of standard UK postcodes)</w:t>
      </w:r>
    </w:p>
    <w:p w14:paraId="048E1FDB" w14:textId="231B1F8E" w:rsidR="00CF12CF" w:rsidRDefault="00CF12CF" w:rsidP="008D08BA">
      <w:pPr>
        <w:pStyle w:val="ListParagraph"/>
        <w:numPr>
          <w:ilvl w:val="0"/>
          <w:numId w:val="5"/>
        </w:numPr>
        <w:spacing w:line="360" w:lineRule="auto"/>
        <w:jc w:val="both"/>
      </w:pPr>
      <w:r>
        <w:t xml:space="preserve">Location of each borough </w:t>
      </w:r>
      <w:r w:rsidR="009A2C70">
        <w:t>will</w:t>
      </w:r>
      <w:r>
        <w:t xml:space="preserve"> </w:t>
      </w:r>
      <w:r w:rsidR="00B80A84">
        <w:t xml:space="preserve">be sourced from </w:t>
      </w:r>
      <w:r w:rsidR="00C93C98">
        <w:t>freemaptools.com</w:t>
      </w:r>
      <w:r w:rsidR="001D1DA8">
        <w:t xml:space="preserve"> </w:t>
      </w:r>
      <w:r w:rsidR="001D1DA8">
        <w:fldChar w:fldCharType="begin"/>
      </w:r>
      <w:r w:rsidR="001D1DA8">
        <w:instrText xml:space="preserve"> ADDIN ZOTERO_ITEM CSL_CITATION {"citationID":"TBukTgxc","properties":{"formattedCitation":"[3]","plainCitation":"[3]","noteIndex":0},"citationItems":[{"id":7,"uris":["http://zotero.org/users/local/mwgiekoh/items/CCIDH57S"],"uri":["http://zotero.org/users/local/mwgiekoh/items/CCIDH57S"],"itemData":{"id":7,"type":"webpage","title":"Download UK Postcodes with Latitude and Longitude","URL":"https://www.freemaptools.com/download-uk-postcode-lat-lng.htm","accessed":{"date-parts":[["2020",8,16]]}}}],"schema":"https://github.com/citation-style-language/schema/raw/master/csl-citation.json"} </w:instrText>
      </w:r>
      <w:r w:rsidR="001D1DA8">
        <w:fldChar w:fldCharType="separate"/>
      </w:r>
      <w:r w:rsidR="001D1DA8" w:rsidRPr="001D1DA8">
        <w:rPr>
          <w:rFonts w:ascii="Calibri" w:hAnsi="Calibri" w:cs="Calibri"/>
        </w:rPr>
        <w:t>[3]</w:t>
      </w:r>
      <w:r w:rsidR="001D1DA8">
        <w:fldChar w:fldCharType="end"/>
      </w:r>
      <w:r w:rsidR="001D1DA8">
        <w:t xml:space="preserve"> which contains downloadable CSV file</w:t>
      </w:r>
      <w:r w:rsidR="009A2C70">
        <w:t>s</w:t>
      </w:r>
      <w:r w:rsidR="001D1DA8">
        <w:t xml:space="preserve"> </w:t>
      </w:r>
      <w:r w:rsidR="00F175CD">
        <w:t>of UK locations</w:t>
      </w:r>
      <w:r w:rsidR="008478AF">
        <w:t xml:space="preserve"> defined by latitude and longitude</w:t>
      </w:r>
      <w:r w:rsidR="00F936C0">
        <w:t>,</w:t>
      </w:r>
      <w:r w:rsidR="00F175CD">
        <w:t xml:space="preserve"> separated by postcode</w:t>
      </w:r>
    </w:p>
    <w:p w14:paraId="797D4C82" w14:textId="351B1345" w:rsidR="00960B08" w:rsidRDefault="00F175CD" w:rsidP="008D08BA">
      <w:pPr>
        <w:pStyle w:val="ListParagraph"/>
        <w:numPr>
          <w:ilvl w:val="0"/>
          <w:numId w:val="5"/>
        </w:numPr>
        <w:spacing w:line="360" w:lineRule="auto"/>
        <w:jc w:val="both"/>
      </w:pPr>
      <w:r>
        <w:t xml:space="preserve">Average UK house pricing is to be obtained from the UK </w:t>
      </w:r>
      <w:r w:rsidR="00152F82">
        <w:t xml:space="preserve">gov.uk website </w:t>
      </w:r>
      <w:r w:rsidR="00152F82">
        <w:fldChar w:fldCharType="begin"/>
      </w:r>
      <w:r w:rsidR="00152F82">
        <w:instrText xml:space="preserve"> ADDIN ZOTERO_ITEM CSL_CITATION {"citationID":"uCJOFPT6","properties":{"formattedCitation":"[4]","plainCitation":"[4]","noteIndex":0},"citationItems":[{"id":3,"uris":["http://zotero.org/users/local/mwgiekoh/items/F9YJ5ZKB"],"uri":["http://zotero.org/users/local/mwgiekoh/items/F9YJ5ZKB"],"itemData":{"id":3,"type":"webpage","abstract":"Download the Price Paid Data (PPD) in text or CSV format and access our linked data.","container-title":"GOV.UK","language":"en","title":"Price Paid Data","URL":"https://www.gov.uk/government/statistical-data-sets/price-paid-data-downloads","accessed":{"date-parts":[["2020",8,16]]}}}],"schema":"https://github.com/citation-style-language/schema/raw/master/csl-citation.json"} </w:instrText>
      </w:r>
      <w:r w:rsidR="00152F82">
        <w:fldChar w:fldCharType="separate"/>
      </w:r>
      <w:r w:rsidR="00152F82" w:rsidRPr="00152F82">
        <w:rPr>
          <w:rFonts w:ascii="Calibri" w:hAnsi="Calibri" w:cs="Calibri"/>
        </w:rPr>
        <w:t>[4]</w:t>
      </w:r>
      <w:r w:rsidR="00152F82">
        <w:fldChar w:fldCharType="end"/>
      </w:r>
      <w:r w:rsidR="00EE684C">
        <w:t xml:space="preserve"> </w:t>
      </w:r>
      <w:r w:rsidR="00AB4D31">
        <w:t>contain</w:t>
      </w:r>
      <w:r w:rsidR="004C095C">
        <w:t xml:space="preserve">ing an up to date list of properties sold in the </w:t>
      </w:r>
      <w:r w:rsidR="00AD6A4C">
        <w:t xml:space="preserve">UK in the </w:t>
      </w:r>
      <w:r w:rsidR="004C095C">
        <w:t>current year with postcode</w:t>
      </w:r>
      <w:r w:rsidR="00AD6A4C">
        <w:t xml:space="preserve"> information</w:t>
      </w:r>
    </w:p>
    <w:p w14:paraId="611F43ED" w14:textId="41C71569" w:rsidR="00F175CD" w:rsidRDefault="00960B08" w:rsidP="008D08BA">
      <w:pPr>
        <w:pStyle w:val="ListParagraph"/>
        <w:numPr>
          <w:ilvl w:val="0"/>
          <w:numId w:val="5"/>
        </w:numPr>
        <w:spacing w:line="360" w:lineRule="auto"/>
        <w:jc w:val="both"/>
      </w:pPr>
      <w:r>
        <w:t>Neighbourhood venue</w:t>
      </w:r>
      <w:r w:rsidR="00EE684C">
        <w:t xml:space="preserve"> </w:t>
      </w:r>
      <w:r>
        <w:t>types will be sourced using the foursquare API</w:t>
      </w:r>
      <w:r w:rsidR="001A7010">
        <w:t xml:space="preserve"> </w:t>
      </w:r>
      <w:r w:rsidR="00337D1D">
        <w:fldChar w:fldCharType="begin"/>
      </w:r>
      <w:r w:rsidR="00337D1D">
        <w:instrText xml:space="preserve"> ADDIN ZOTERO_ITEM CSL_CITATION {"citationID":"7WsMEF2L","properties":{"formattedCitation":"[5]","plainCitation":"[5]","noteIndex":0},"citationItems":[{"id":9,"uris":["http://zotero.org/users/local/mwgiekoh/items/SURHDNKV"],"uri":["http://zotero.org/users/local/mwgiekoh/items/SURHDNKV"],"itemData":{"id":9,"type":"webpage","title":"Foursquare Developer","URL":"https://developer.foursquare.com/","accessed":{"date-parts":[["2020",8,16]]}}}],"schema":"https://github.com/citation-style-language/schema/raw/master/csl-citation.json"} </w:instrText>
      </w:r>
      <w:r w:rsidR="00337D1D">
        <w:fldChar w:fldCharType="separate"/>
      </w:r>
      <w:r w:rsidR="00337D1D" w:rsidRPr="00337D1D">
        <w:rPr>
          <w:rFonts w:ascii="Calibri" w:hAnsi="Calibri" w:cs="Calibri"/>
        </w:rPr>
        <w:t>[5]</w:t>
      </w:r>
      <w:r w:rsidR="00337D1D">
        <w:fldChar w:fldCharType="end"/>
      </w:r>
      <w:r w:rsidR="00337D1D">
        <w:t xml:space="preserve"> which allows the search for venues in a location </w:t>
      </w:r>
      <w:r w:rsidR="00BE60BE">
        <w:t xml:space="preserve">given the </w:t>
      </w:r>
      <w:r w:rsidR="00127DD9">
        <w:t>geographic co-ordinates</w:t>
      </w:r>
      <w:r w:rsidR="00661727">
        <w:t xml:space="preserve">, these venues can then </w:t>
      </w:r>
      <w:r w:rsidR="002D7492">
        <w:t>be arranged by type and frequency using simple manipulation in python</w:t>
      </w:r>
    </w:p>
    <w:p w14:paraId="0D8D2CF2" w14:textId="20EC4C41" w:rsidR="003863F2" w:rsidRDefault="003863F2" w:rsidP="003863F2">
      <w:pPr>
        <w:spacing w:line="360" w:lineRule="auto"/>
      </w:pPr>
    </w:p>
    <w:p w14:paraId="243617F5" w14:textId="4A41D5C7" w:rsidR="003863F2" w:rsidRDefault="003863F2" w:rsidP="003863F2">
      <w:pPr>
        <w:spacing w:line="360" w:lineRule="auto"/>
      </w:pPr>
    </w:p>
    <w:p w14:paraId="5AB3053A" w14:textId="20DC60A2" w:rsidR="003863F2" w:rsidRDefault="003863F2" w:rsidP="003863F2">
      <w:pPr>
        <w:spacing w:line="360" w:lineRule="auto"/>
      </w:pPr>
    </w:p>
    <w:p w14:paraId="4173E32B" w14:textId="15DECAEE" w:rsidR="003863F2" w:rsidRDefault="003863F2" w:rsidP="003863F2">
      <w:pPr>
        <w:spacing w:line="360" w:lineRule="auto"/>
      </w:pPr>
    </w:p>
    <w:p w14:paraId="1F1BCBED" w14:textId="086B172C" w:rsidR="003863F2" w:rsidRDefault="003863F2" w:rsidP="003863F2">
      <w:pPr>
        <w:spacing w:line="360" w:lineRule="auto"/>
      </w:pPr>
    </w:p>
    <w:p w14:paraId="0F649ED2" w14:textId="222D9BBB" w:rsidR="003863F2" w:rsidRDefault="003863F2" w:rsidP="003863F2">
      <w:pPr>
        <w:spacing w:line="360" w:lineRule="auto"/>
      </w:pPr>
    </w:p>
    <w:p w14:paraId="4ABC2CAD" w14:textId="300AB739" w:rsidR="003863F2" w:rsidRDefault="003863F2" w:rsidP="003863F2">
      <w:pPr>
        <w:spacing w:line="360" w:lineRule="auto"/>
      </w:pPr>
    </w:p>
    <w:p w14:paraId="2623DF66" w14:textId="493E0FCA" w:rsidR="003863F2" w:rsidRDefault="003863F2" w:rsidP="003863F2">
      <w:pPr>
        <w:spacing w:line="360" w:lineRule="auto"/>
      </w:pPr>
    </w:p>
    <w:p w14:paraId="6CF09A03" w14:textId="77777777" w:rsidR="003863F2" w:rsidRPr="00BB6ED6" w:rsidRDefault="003863F2" w:rsidP="003863F2">
      <w:pPr>
        <w:spacing w:line="360" w:lineRule="auto"/>
      </w:pPr>
    </w:p>
    <w:p w14:paraId="0E9D81F5" w14:textId="259DEE3F" w:rsidR="001A24D6" w:rsidRDefault="001A24D6" w:rsidP="001A24D6">
      <w:pPr>
        <w:jc w:val="both"/>
      </w:pPr>
    </w:p>
    <w:p w14:paraId="38C2F8EC" w14:textId="38D1B5A2" w:rsidR="001A24D6" w:rsidRPr="003863F2" w:rsidRDefault="00FB2F77" w:rsidP="003863F2">
      <w:pPr>
        <w:pStyle w:val="Heading2"/>
        <w:spacing w:after="240"/>
        <w:rPr>
          <w:i/>
          <w:iCs/>
        </w:rPr>
      </w:pPr>
      <w:r w:rsidRPr="003863F2">
        <w:rPr>
          <w:i/>
          <w:iCs/>
        </w:rPr>
        <w:lastRenderedPageBreak/>
        <w:t>R</w:t>
      </w:r>
      <w:r w:rsidR="003863F2" w:rsidRPr="003863F2">
        <w:rPr>
          <w:i/>
          <w:iCs/>
        </w:rPr>
        <w:t>eferences</w:t>
      </w:r>
    </w:p>
    <w:p w14:paraId="0377059E" w14:textId="77777777" w:rsidR="00337D1D" w:rsidRPr="00337D1D" w:rsidRDefault="001A24D6" w:rsidP="003863F2">
      <w:pPr>
        <w:pStyle w:val="Bibliography"/>
        <w:spacing w:after="240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37D1D" w:rsidRPr="00337D1D">
        <w:rPr>
          <w:rFonts w:ascii="Calibri" w:hAnsi="Calibri" w:cs="Calibri"/>
        </w:rPr>
        <w:t>[1]</w:t>
      </w:r>
      <w:r w:rsidR="00337D1D" w:rsidRPr="00337D1D">
        <w:rPr>
          <w:rFonts w:ascii="Calibri" w:hAnsi="Calibri" w:cs="Calibri"/>
        </w:rPr>
        <w:tab/>
        <w:t xml:space="preserve">‘Managing Employee Relocation’, </w:t>
      </w:r>
      <w:r w:rsidR="00337D1D" w:rsidRPr="00337D1D">
        <w:rPr>
          <w:rFonts w:ascii="Calibri" w:hAnsi="Calibri" w:cs="Calibri"/>
          <w:i/>
          <w:iCs/>
        </w:rPr>
        <w:t>SHRM</w:t>
      </w:r>
      <w:r w:rsidR="00337D1D" w:rsidRPr="00337D1D">
        <w:rPr>
          <w:rFonts w:ascii="Calibri" w:hAnsi="Calibri" w:cs="Calibri"/>
        </w:rPr>
        <w:t>, Aug. 16, 2019. https://www.shrm.org/resourcesandtools/tools-and-samples/toolkits/pages/managingemployeerelocation.aspx (accessed Aug. 07, 2020).</w:t>
      </w:r>
    </w:p>
    <w:p w14:paraId="081F2CB5" w14:textId="77777777" w:rsidR="00337D1D" w:rsidRPr="00337D1D" w:rsidRDefault="00337D1D" w:rsidP="003863F2">
      <w:pPr>
        <w:pStyle w:val="Bibliography"/>
        <w:spacing w:after="240"/>
        <w:rPr>
          <w:rFonts w:ascii="Calibri" w:hAnsi="Calibri" w:cs="Calibri"/>
        </w:rPr>
      </w:pPr>
      <w:r w:rsidRPr="00337D1D">
        <w:rPr>
          <w:rFonts w:ascii="Calibri" w:hAnsi="Calibri" w:cs="Calibri"/>
        </w:rPr>
        <w:t>[2]</w:t>
      </w:r>
      <w:r w:rsidRPr="00337D1D">
        <w:rPr>
          <w:rFonts w:ascii="Calibri" w:hAnsi="Calibri" w:cs="Calibri"/>
        </w:rPr>
        <w:tab/>
        <w:t xml:space="preserve">‘M postcode area’, </w:t>
      </w:r>
      <w:r w:rsidRPr="00337D1D">
        <w:rPr>
          <w:rFonts w:ascii="Calibri" w:hAnsi="Calibri" w:cs="Calibri"/>
          <w:i/>
          <w:iCs/>
        </w:rPr>
        <w:t>Wikipedia</w:t>
      </w:r>
      <w:r w:rsidRPr="00337D1D">
        <w:rPr>
          <w:rFonts w:ascii="Calibri" w:hAnsi="Calibri" w:cs="Calibri"/>
        </w:rPr>
        <w:t>. Aug. 07, 2020, Accessed: Aug. 16, 2020. [Online]. Available: https://en.wikipedia.org/w/index.php?title=M_postcode_area&amp;oldid=971595438.</w:t>
      </w:r>
    </w:p>
    <w:p w14:paraId="2F02D8F9" w14:textId="77777777" w:rsidR="00337D1D" w:rsidRPr="00337D1D" w:rsidRDefault="00337D1D" w:rsidP="003863F2">
      <w:pPr>
        <w:pStyle w:val="Bibliography"/>
        <w:spacing w:after="240"/>
        <w:rPr>
          <w:rFonts w:ascii="Calibri" w:hAnsi="Calibri" w:cs="Calibri"/>
        </w:rPr>
      </w:pPr>
      <w:r w:rsidRPr="00337D1D">
        <w:rPr>
          <w:rFonts w:ascii="Calibri" w:hAnsi="Calibri" w:cs="Calibri"/>
        </w:rPr>
        <w:t>[3]</w:t>
      </w:r>
      <w:r w:rsidRPr="00337D1D">
        <w:rPr>
          <w:rFonts w:ascii="Calibri" w:hAnsi="Calibri" w:cs="Calibri"/>
        </w:rPr>
        <w:tab/>
        <w:t>‘Download UK Postcodes with Latitude and Longitude’. https://www.freemaptools.com/download-uk-postcode-lat-lng.htm (accessed Aug. 16, 2020).</w:t>
      </w:r>
    </w:p>
    <w:p w14:paraId="1B4A8B4C" w14:textId="77777777" w:rsidR="00337D1D" w:rsidRPr="00337D1D" w:rsidRDefault="00337D1D" w:rsidP="003863F2">
      <w:pPr>
        <w:pStyle w:val="Bibliography"/>
        <w:spacing w:after="240"/>
        <w:rPr>
          <w:rFonts w:ascii="Calibri" w:hAnsi="Calibri" w:cs="Calibri"/>
        </w:rPr>
      </w:pPr>
      <w:r w:rsidRPr="00337D1D">
        <w:rPr>
          <w:rFonts w:ascii="Calibri" w:hAnsi="Calibri" w:cs="Calibri"/>
        </w:rPr>
        <w:t>[4]</w:t>
      </w:r>
      <w:r w:rsidRPr="00337D1D">
        <w:rPr>
          <w:rFonts w:ascii="Calibri" w:hAnsi="Calibri" w:cs="Calibri"/>
        </w:rPr>
        <w:tab/>
        <w:t xml:space="preserve">‘Price Paid Data’, </w:t>
      </w:r>
      <w:r w:rsidRPr="00337D1D">
        <w:rPr>
          <w:rFonts w:ascii="Calibri" w:hAnsi="Calibri" w:cs="Calibri"/>
          <w:i/>
          <w:iCs/>
        </w:rPr>
        <w:t>GOV.UK</w:t>
      </w:r>
      <w:r w:rsidRPr="00337D1D">
        <w:rPr>
          <w:rFonts w:ascii="Calibri" w:hAnsi="Calibri" w:cs="Calibri"/>
        </w:rPr>
        <w:t>. https://www.gov.uk/government/statistical-data-sets/price-paid-data-downloads (accessed Aug. 16, 2020).</w:t>
      </w:r>
    </w:p>
    <w:p w14:paraId="15CE96FD" w14:textId="77777777" w:rsidR="00337D1D" w:rsidRPr="00337D1D" w:rsidRDefault="00337D1D" w:rsidP="003863F2">
      <w:pPr>
        <w:pStyle w:val="Bibliography"/>
        <w:spacing w:after="240"/>
        <w:rPr>
          <w:rFonts w:ascii="Calibri" w:hAnsi="Calibri" w:cs="Calibri"/>
        </w:rPr>
      </w:pPr>
      <w:r w:rsidRPr="00337D1D">
        <w:rPr>
          <w:rFonts w:ascii="Calibri" w:hAnsi="Calibri" w:cs="Calibri"/>
        </w:rPr>
        <w:t>[5]</w:t>
      </w:r>
      <w:r w:rsidRPr="00337D1D">
        <w:rPr>
          <w:rFonts w:ascii="Calibri" w:hAnsi="Calibri" w:cs="Calibri"/>
        </w:rPr>
        <w:tab/>
        <w:t>‘Foursquare Developer’. https://developer.foursquare.com/ (accessed Aug. 16, 2020).</w:t>
      </w:r>
    </w:p>
    <w:p w14:paraId="2A4616E2" w14:textId="0C2D1C77" w:rsidR="001A24D6" w:rsidRPr="00E346CA" w:rsidRDefault="001A24D6" w:rsidP="003863F2">
      <w:pPr>
        <w:spacing w:after="240"/>
        <w:jc w:val="both"/>
      </w:pPr>
      <w:r>
        <w:fldChar w:fldCharType="end"/>
      </w:r>
    </w:p>
    <w:sectPr w:rsidR="001A24D6" w:rsidRPr="00E346CA" w:rsidSect="00162242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67055E7"/>
    <w:multiLevelType w:val="hybridMultilevel"/>
    <w:tmpl w:val="73B8FC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244751F"/>
    <w:multiLevelType w:val="hybridMultilevel"/>
    <w:tmpl w:val="D8328D9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E4536AD"/>
    <w:multiLevelType w:val="hybridMultilevel"/>
    <w:tmpl w:val="9A4E092E"/>
    <w:lvl w:ilvl="0" w:tplc="08090011">
      <w:start w:val="1"/>
      <w:numFmt w:val="decimal"/>
      <w:lvlText w:val="%1)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4350810"/>
    <w:multiLevelType w:val="hybridMultilevel"/>
    <w:tmpl w:val="DD3E406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204BEB"/>
    <w:multiLevelType w:val="hybridMultilevel"/>
    <w:tmpl w:val="82DA61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2242"/>
    <w:rsid w:val="0008632A"/>
    <w:rsid w:val="000B3B96"/>
    <w:rsid w:val="000F28E9"/>
    <w:rsid w:val="00127DD9"/>
    <w:rsid w:val="00152F82"/>
    <w:rsid w:val="00162242"/>
    <w:rsid w:val="00170F18"/>
    <w:rsid w:val="001A24D6"/>
    <w:rsid w:val="001A7010"/>
    <w:rsid w:val="001A7FA2"/>
    <w:rsid w:val="001D1DA8"/>
    <w:rsid w:val="001D7724"/>
    <w:rsid w:val="001F1C84"/>
    <w:rsid w:val="00294287"/>
    <w:rsid w:val="002D7492"/>
    <w:rsid w:val="00300500"/>
    <w:rsid w:val="00337D1D"/>
    <w:rsid w:val="003863F2"/>
    <w:rsid w:val="00461650"/>
    <w:rsid w:val="004858F1"/>
    <w:rsid w:val="004B452D"/>
    <w:rsid w:val="004C095C"/>
    <w:rsid w:val="0051207F"/>
    <w:rsid w:val="00545A92"/>
    <w:rsid w:val="0058207E"/>
    <w:rsid w:val="005858CA"/>
    <w:rsid w:val="00592478"/>
    <w:rsid w:val="005D5255"/>
    <w:rsid w:val="00656B6F"/>
    <w:rsid w:val="00661727"/>
    <w:rsid w:val="0066532E"/>
    <w:rsid w:val="00667A60"/>
    <w:rsid w:val="006723C5"/>
    <w:rsid w:val="00676A49"/>
    <w:rsid w:val="006C042F"/>
    <w:rsid w:val="006C41CF"/>
    <w:rsid w:val="006E6D30"/>
    <w:rsid w:val="00795648"/>
    <w:rsid w:val="0083108E"/>
    <w:rsid w:val="008478AF"/>
    <w:rsid w:val="00897330"/>
    <w:rsid w:val="008D08BA"/>
    <w:rsid w:val="008F0BD5"/>
    <w:rsid w:val="00960B08"/>
    <w:rsid w:val="009A2C70"/>
    <w:rsid w:val="009C6A59"/>
    <w:rsid w:val="00AB4D31"/>
    <w:rsid w:val="00AD6A4C"/>
    <w:rsid w:val="00B2083F"/>
    <w:rsid w:val="00B261B9"/>
    <w:rsid w:val="00B603AE"/>
    <w:rsid w:val="00B80A84"/>
    <w:rsid w:val="00BB6ED6"/>
    <w:rsid w:val="00BE60BE"/>
    <w:rsid w:val="00C93C98"/>
    <w:rsid w:val="00CD2DBC"/>
    <w:rsid w:val="00CF12CF"/>
    <w:rsid w:val="00E15DCE"/>
    <w:rsid w:val="00E346CA"/>
    <w:rsid w:val="00EC316B"/>
    <w:rsid w:val="00EC61CE"/>
    <w:rsid w:val="00EE1C28"/>
    <w:rsid w:val="00EE684C"/>
    <w:rsid w:val="00F175CD"/>
    <w:rsid w:val="00F936C0"/>
    <w:rsid w:val="00FB2F77"/>
    <w:rsid w:val="00FE1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E3E982"/>
  <w15:chartTrackingRefBased/>
  <w15:docId w15:val="{14B54DD6-B90D-450E-BCB9-8CEF8561EE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46C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62242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162242"/>
    <w:rPr>
      <w:rFonts w:eastAsiaTheme="minorEastAsia"/>
      <w:lang w:val="en-US"/>
    </w:rPr>
  </w:style>
  <w:style w:type="character" w:styleId="IntenseEmphasis">
    <w:name w:val="Intense Emphasis"/>
    <w:basedOn w:val="DefaultParagraphFont"/>
    <w:uiPriority w:val="21"/>
    <w:qFormat/>
    <w:rsid w:val="00E346CA"/>
    <w:rPr>
      <w:i/>
      <w:iCs/>
      <w:color w:val="4472C4" w:themeColor="accent1"/>
    </w:rPr>
  </w:style>
  <w:style w:type="character" w:styleId="IntenseReference">
    <w:name w:val="Intense Reference"/>
    <w:basedOn w:val="DefaultParagraphFont"/>
    <w:uiPriority w:val="32"/>
    <w:qFormat/>
    <w:rsid w:val="00E346CA"/>
    <w:rPr>
      <w:b/>
      <w:bCs/>
      <w:smallCaps/>
      <w:color w:val="4472C4" w:themeColor="accent1"/>
      <w:spacing w:val="5"/>
    </w:rPr>
  </w:style>
  <w:style w:type="character" w:customStyle="1" w:styleId="Heading2Char">
    <w:name w:val="Heading 2 Char"/>
    <w:basedOn w:val="DefaultParagraphFont"/>
    <w:link w:val="Heading2"/>
    <w:uiPriority w:val="9"/>
    <w:rsid w:val="00E346C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1A24D6"/>
    <w:pPr>
      <w:tabs>
        <w:tab w:val="left" w:pos="384"/>
      </w:tabs>
      <w:spacing w:after="0" w:line="240" w:lineRule="auto"/>
      <w:ind w:left="384" w:hanging="384"/>
    </w:pPr>
  </w:style>
  <w:style w:type="paragraph" w:styleId="ListParagraph">
    <w:name w:val="List Paragraph"/>
    <w:basedOn w:val="Normal"/>
    <w:uiPriority w:val="34"/>
    <w:qFormat/>
    <w:rsid w:val="005D525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>To be completed once the project is finished</Abstract>
  <CompanyAddress/>
  <CompanyPhone/>
  <CompanyFax/>
  <CompanyEmail>dave_webb86@live.co.uk</CompanyEmail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4</Pages>
  <Words>1082</Words>
  <Characters>617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dentifying Neighbourhood Types in Manchester UK for Company employee relocations</dc:title>
  <dc:subject>IBM Data Science Professional Capstone Project</dc:subject>
  <dc:creator>Dave Webb</dc:creator>
  <cp:keywords/>
  <dc:description/>
  <cp:lastModifiedBy>Dave Webb</cp:lastModifiedBy>
  <cp:revision>14</cp:revision>
  <dcterms:created xsi:type="dcterms:W3CDTF">2020-08-16T14:07:00Z</dcterms:created>
  <dcterms:modified xsi:type="dcterms:W3CDTF">2020-08-16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QLzFJk3B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